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790865" w14:textId="33AE77D4" w:rsidR="002F66DC" w:rsidRDefault="00D650E9" w:rsidP="00D650E9">
      <w:pPr>
        <w:pStyle w:val="Heading1"/>
        <w:spacing w:line="240" w:lineRule="auto"/>
        <w:rPr>
          <w:lang w:val="en-GB"/>
        </w:rPr>
      </w:pPr>
      <w:r>
        <w:rPr>
          <w:lang w:val="en-GB"/>
        </w:rPr>
        <w:t>Rates estimates for the ODE model</w:t>
      </w:r>
    </w:p>
    <w:p w14:paraId="4737BFB5" w14:textId="6F603A8B" w:rsidR="00D650E9" w:rsidRDefault="00D650E9" w:rsidP="00D650E9">
      <w:pPr>
        <w:spacing w:line="240" w:lineRule="auto"/>
        <w:rPr>
          <w:lang w:val="en-GB"/>
        </w:rPr>
      </w:pPr>
    </w:p>
    <w:tbl>
      <w:tblPr>
        <w:tblStyle w:val="TableGrid"/>
        <w:tblW w:w="0" w:type="auto"/>
        <w:tblLook w:val="04A0" w:firstRow="1" w:lastRow="0" w:firstColumn="1" w:lastColumn="0" w:noHBand="0" w:noVBand="1"/>
      </w:tblPr>
      <w:tblGrid>
        <w:gridCol w:w="4508"/>
        <w:gridCol w:w="4508"/>
      </w:tblGrid>
      <w:tr w:rsidR="00D650E9" w14:paraId="0E7DAD97" w14:textId="77777777" w:rsidTr="00D650E9">
        <w:tc>
          <w:tcPr>
            <w:tcW w:w="4508" w:type="dxa"/>
          </w:tcPr>
          <w:p w14:paraId="1AD3EF54" w14:textId="27805C0A" w:rsidR="00D650E9" w:rsidRPr="00D650E9" w:rsidRDefault="00D650E9" w:rsidP="00D650E9">
            <w:pPr>
              <w:rPr>
                <w:b/>
                <w:bCs/>
                <w:lang w:val="en-GB"/>
              </w:rPr>
            </w:pPr>
            <w:r w:rsidRPr="00D650E9">
              <w:rPr>
                <w:b/>
                <w:bCs/>
                <w:lang w:val="en-GB"/>
              </w:rPr>
              <w:t>Type</w:t>
            </w:r>
          </w:p>
        </w:tc>
        <w:tc>
          <w:tcPr>
            <w:tcW w:w="4508" w:type="dxa"/>
          </w:tcPr>
          <w:p w14:paraId="4F912678" w14:textId="73E7265C" w:rsidR="00D650E9" w:rsidRPr="00D650E9" w:rsidRDefault="00D650E9" w:rsidP="00D650E9">
            <w:pPr>
              <w:rPr>
                <w:b/>
                <w:bCs/>
                <w:lang w:val="en-GB"/>
              </w:rPr>
            </w:pPr>
            <w:r>
              <w:rPr>
                <w:b/>
                <w:bCs/>
                <w:lang w:val="en-GB"/>
              </w:rPr>
              <w:t>Fraction</w:t>
            </w:r>
            <w:r w:rsidRPr="00D650E9">
              <w:rPr>
                <w:b/>
                <w:bCs/>
                <w:lang w:val="en-GB"/>
              </w:rPr>
              <w:t xml:space="preserve"> (%)</w:t>
            </w:r>
          </w:p>
        </w:tc>
      </w:tr>
      <w:tr w:rsidR="00D650E9" w14:paraId="30BC94D1" w14:textId="77777777" w:rsidTr="00D650E9">
        <w:tc>
          <w:tcPr>
            <w:tcW w:w="4508" w:type="dxa"/>
          </w:tcPr>
          <w:p w14:paraId="2699EA26" w14:textId="77777777" w:rsidR="00D650E9" w:rsidRDefault="00D650E9" w:rsidP="00D650E9">
            <w:pPr>
              <w:rPr>
                <w:lang w:val="en-GB"/>
              </w:rPr>
            </w:pPr>
            <w:r>
              <w:rPr>
                <w:lang w:val="en-GB"/>
              </w:rPr>
              <w:t xml:space="preserve">Death </w:t>
            </w:r>
          </w:p>
          <w:p w14:paraId="70944B0E" w14:textId="30F5DC95" w:rsidR="00D650E9" w:rsidRPr="00D650E9" w:rsidRDefault="00D650E9" w:rsidP="00D650E9">
            <w:pPr>
              <w:pStyle w:val="ListParagraph"/>
              <w:numPr>
                <w:ilvl w:val="0"/>
                <w:numId w:val="2"/>
              </w:numPr>
              <w:rPr>
                <w:lang w:val="en-GB"/>
              </w:rPr>
            </w:pPr>
            <w:r w:rsidRPr="00D650E9">
              <w:rPr>
                <w:lang w:val="en-GB"/>
              </w:rPr>
              <w:t>Overall</w:t>
            </w:r>
          </w:p>
          <w:p w14:paraId="58FB3AAE" w14:textId="77777777" w:rsidR="00D650E9" w:rsidRDefault="00D650E9" w:rsidP="00D650E9">
            <w:pPr>
              <w:pStyle w:val="ListParagraph"/>
              <w:numPr>
                <w:ilvl w:val="0"/>
                <w:numId w:val="2"/>
              </w:numPr>
              <w:rPr>
                <w:lang w:val="en-GB"/>
              </w:rPr>
            </w:pPr>
            <w:r>
              <w:rPr>
                <w:lang w:val="en-GB"/>
              </w:rPr>
              <w:t>&lt;60 years</w:t>
            </w:r>
          </w:p>
          <w:p w14:paraId="16ACFCC6" w14:textId="1796F8AF" w:rsidR="00D650E9" w:rsidRDefault="00D650E9" w:rsidP="00D650E9">
            <w:pPr>
              <w:pStyle w:val="ListParagraph"/>
              <w:numPr>
                <w:ilvl w:val="0"/>
                <w:numId w:val="2"/>
              </w:numPr>
              <w:rPr>
                <w:lang w:val="en-GB"/>
              </w:rPr>
            </w:pPr>
            <w:r>
              <w:rPr>
                <w:rFonts w:cstheme="minorHAnsi"/>
                <w:lang w:val="en-GB"/>
              </w:rPr>
              <w:t>≥</w:t>
            </w:r>
            <w:r>
              <w:rPr>
                <w:lang w:val="en-GB"/>
              </w:rPr>
              <w:t>60 years</w:t>
            </w:r>
          </w:p>
          <w:p w14:paraId="35943D3B" w14:textId="3CB8EDE9" w:rsidR="00D650E9" w:rsidRPr="00D650E9" w:rsidRDefault="00D650E9" w:rsidP="00D650E9">
            <w:pPr>
              <w:pStyle w:val="ListParagraph"/>
              <w:numPr>
                <w:ilvl w:val="0"/>
                <w:numId w:val="2"/>
              </w:numPr>
              <w:rPr>
                <w:lang w:val="en-GB"/>
              </w:rPr>
            </w:pPr>
            <w:r>
              <w:rPr>
                <w:rFonts w:cstheme="minorHAnsi"/>
                <w:lang w:val="en-GB"/>
              </w:rPr>
              <w:t>≥</w:t>
            </w:r>
            <w:r>
              <w:rPr>
                <w:lang w:val="en-GB"/>
              </w:rPr>
              <w:t>80 years</w:t>
            </w:r>
          </w:p>
        </w:tc>
        <w:tc>
          <w:tcPr>
            <w:tcW w:w="4508" w:type="dxa"/>
          </w:tcPr>
          <w:p w14:paraId="17BA26DF" w14:textId="0207FE11" w:rsidR="00D650E9" w:rsidRDefault="00D650E9" w:rsidP="00D650E9">
            <w:pPr>
              <w:rPr>
                <w:lang w:val="en-GB"/>
              </w:rPr>
            </w:pPr>
          </w:p>
          <w:p w14:paraId="3DC95ABA" w14:textId="03951158" w:rsidR="00D650E9" w:rsidRDefault="00445061" w:rsidP="00D650E9">
            <w:pPr>
              <w:rPr>
                <w:lang w:val="en-GB"/>
              </w:rPr>
            </w:pPr>
            <w:r>
              <w:rPr>
                <w:lang w:val="en-GB"/>
              </w:rPr>
              <w:t>2.7</w:t>
            </w:r>
            <w:r w:rsidR="00D650E9">
              <w:rPr>
                <w:lang w:val="en-GB"/>
              </w:rPr>
              <w:t xml:space="preserve"> </w:t>
            </w:r>
            <w:r w:rsidR="00D650E9">
              <w:rPr>
                <w:lang w:val="en-GB"/>
              </w:rPr>
              <w:fldChar w:fldCharType="begin" w:fldLock="1"/>
            </w:r>
            <w:r w:rsidR="00D650E9">
              <w:rPr>
                <w:lang w:val="en-GB"/>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3","13"]]},"page":"2020.03.09.20033357","publisher":"Cold Spring Harbor Laboratory Press","title":"Estimates of the severity of COVID-19 disease","type":"article-journal"},"uris":["http://www.mendeley.com/documents/?uuid=3fde827f-9f5f-3328-9e19-728e0a513826"]}],"mendeley":{"formattedCitation":"(1)","plainTextFormattedCitation":"(1)","previouslyFormattedCitation":"(1)"},"properties":{"noteIndex":0},"schema":"https://github.com/citation-style-language/schema/raw/master/csl-citation.json"}</w:instrText>
            </w:r>
            <w:r w:rsidR="00D650E9">
              <w:rPr>
                <w:lang w:val="en-GB"/>
              </w:rPr>
              <w:fldChar w:fldCharType="separate"/>
            </w:r>
            <w:r w:rsidR="00D650E9" w:rsidRPr="00D650E9">
              <w:rPr>
                <w:noProof/>
                <w:lang w:val="en-GB"/>
              </w:rPr>
              <w:t>(1)</w:t>
            </w:r>
            <w:r w:rsidR="00D650E9">
              <w:rPr>
                <w:lang w:val="en-GB"/>
              </w:rPr>
              <w:fldChar w:fldCharType="end"/>
            </w:r>
          </w:p>
          <w:p w14:paraId="53FB631F" w14:textId="75F57571" w:rsidR="00D650E9" w:rsidRDefault="00445061" w:rsidP="00D650E9">
            <w:pPr>
              <w:rPr>
                <w:lang w:val="en-GB"/>
              </w:rPr>
            </w:pPr>
            <w:r>
              <w:rPr>
                <w:lang w:val="en-GB"/>
              </w:rPr>
              <w:t>1.4</w:t>
            </w:r>
            <w:r w:rsidR="00D650E9">
              <w:rPr>
                <w:lang w:val="en-GB"/>
              </w:rPr>
              <w:t xml:space="preserve"> </w:t>
            </w:r>
            <w:r w:rsidR="00D650E9">
              <w:rPr>
                <w:lang w:val="en-GB"/>
              </w:rPr>
              <w:fldChar w:fldCharType="begin" w:fldLock="1"/>
            </w:r>
            <w:r w:rsidR="00D650E9">
              <w:rPr>
                <w:lang w:val="en-GB"/>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3","13"]]},"page":"2020.03.09.20033357","publisher":"Cold Spring Harbor Laboratory Press","title":"Estimates of the severity of COVID-19 disease","type":"article-journal"},"uris":["http://www.mendeley.com/documents/?uuid=3fde827f-9f5f-3328-9e19-728e0a513826"]}],"mendeley":{"formattedCitation":"(1)","plainTextFormattedCitation":"(1)","previouslyFormattedCitation":"(1)"},"properties":{"noteIndex":0},"schema":"https://github.com/citation-style-language/schema/raw/master/csl-citation.json"}</w:instrText>
            </w:r>
            <w:r w:rsidR="00D650E9">
              <w:rPr>
                <w:lang w:val="en-GB"/>
              </w:rPr>
              <w:fldChar w:fldCharType="separate"/>
            </w:r>
            <w:r w:rsidR="00D650E9" w:rsidRPr="00D650E9">
              <w:rPr>
                <w:noProof/>
                <w:lang w:val="en-GB"/>
              </w:rPr>
              <w:t>(1)</w:t>
            </w:r>
            <w:r w:rsidR="00D650E9">
              <w:rPr>
                <w:lang w:val="en-GB"/>
              </w:rPr>
              <w:fldChar w:fldCharType="end"/>
            </w:r>
            <w:r>
              <w:rPr>
                <w:lang w:val="en-GB"/>
              </w:rPr>
              <w:t xml:space="preserve"> (China only)</w:t>
            </w:r>
          </w:p>
          <w:p w14:paraId="3BAA147B" w14:textId="2AC1CB69" w:rsidR="00D650E9" w:rsidRDefault="00445061" w:rsidP="00D650E9">
            <w:pPr>
              <w:rPr>
                <w:lang w:val="en-GB"/>
              </w:rPr>
            </w:pPr>
            <w:r>
              <w:rPr>
                <w:lang w:val="en-GB"/>
              </w:rPr>
              <w:t>4.5</w:t>
            </w:r>
            <w:r w:rsidR="00D650E9">
              <w:rPr>
                <w:lang w:val="en-GB"/>
              </w:rPr>
              <w:t xml:space="preserve"> </w:t>
            </w:r>
            <w:r w:rsidR="00D650E9">
              <w:rPr>
                <w:lang w:val="en-GB"/>
              </w:rPr>
              <w:fldChar w:fldCharType="begin" w:fldLock="1"/>
            </w:r>
            <w:r w:rsidR="00D650E9">
              <w:rPr>
                <w:lang w:val="en-GB"/>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3","13"]]},"page":"2020.03.09.20033357","publisher":"Cold Spring Harbor Laboratory Press","title":"Estimates of the severity of COVID-19 disease","type":"article-journal"},"uris":["http://www.mendeley.com/documents/?uuid=3fde827f-9f5f-3328-9e19-728e0a513826"]}],"mendeley":{"formattedCitation":"(1)","plainTextFormattedCitation":"(1)","previouslyFormattedCitation":"(1)"},"properties":{"noteIndex":0},"schema":"https://github.com/citation-style-language/schema/raw/master/csl-citation.json"}</w:instrText>
            </w:r>
            <w:r w:rsidR="00D650E9">
              <w:rPr>
                <w:lang w:val="en-GB"/>
              </w:rPr>
              <w:fldChar w:fldCharType="separate"/>
            </w:r>
            <w:r w:rsidR="00D650E9" w:rsidRPr="00D650E9">
              <w:rPr>
                <w:noProof/>
                <w:lang w:val="en-GB"/>
              </w:rPr>
              <w:t>(1)</w:t>
            </w:r>
            <w:r w:rsidR="00D650E9">
              <w:rPr>
                <w:lang w:val="en-GB"/>
              </w:rPr>
              <w:fldChar w:fldCharType="end"/>
            </w:r>
          </w:p>
          <w:p w14:paraId="12FDE165" w14:textId="4DE4466E" w:rsidR="00D650E9" w:rsidRDefault="00D650E9" w:rsidP="00D650E9">
            <w:pPr>
              <w:rPr>
                <w:lang w:val="en-GB"/>
              </w:rPr>
            </w:pPr>
            <w:r>
              <w:rPr>
                <w:lang w:val="en-GB"/>
              </w:rPr>
              <w:t xml:space="preserve">13.4 </w:t>
            </w:r>
            <w:r>
              <w:rPr>
                <w:lang w:val="en-GB"/>
              </w:rPr>
              <w:fldChar w:fldCharType="begin" w:fldLock="1"/>
            </w:r>
            <w:r w:rsidR="006B3064">
              <w:rPr>
                <w:lang w:val="en-GB"/>
              </w:rPr>
              <w:instrText>ADDIN CSL_CITATION {"citationItems":[{"id":"ITEM-1","itemData":{"DOI":"10.1101/2020.03.09.20033357","abstract":"Background: A range of case fatality ratio (CFR) estimates for COVID 19 have been produced that differ substantially in magnitude. Methods: We used individual-case data from mainland China and cases detected outside mainland China to estimate the time between onset of symptoms and outcome (death or discharge from hospital). We next obtained age-stratified estimates of the CFR by relating the aggregate distribution of cases by dates of onset to the observed cumulative deaths in China, assuming a constant attack rate by age and adjusting for the demography of the population, and age and location-based under ascertainment. We additionally estimated the CFR from individual linelist data on 1,334 cases identified outside mainland China. We used data on the PCR prevalence in international residents repatriated from China at the end of January 2020 to obtain age-stratified estimates of the infection fatality ratio (IFR). Using data on age stratified severity in a subset of 3,665 cases from China, we estimated the proportion of infections that will likely require hospitalisation. Findings: We estimate the mean duration from onset-of-symptoms to death to be 17.8 days (95% credible interval, crI 16.9,19.2 days) and from onset-of-symptoms to hospital discharge to be 22.6 days (95% crI 21.1,24.4 days). We estimate a crude CFR of 3.67% (95% crI 3.56%,3.80%) in cases from mainland China. Adjusting for demography and under-ascertainment of milder cases in Wuhan relative to the rest of China, we obtain a best estimate of the CFR in China of 1.38% (95% crI 1.23%,1.53%) with substantially higher values in older ages. Our estimate of the CFR from international cases stratified by age (under 60 or 60 and above) are consistent with these estimates from China. We obtain an overall IFR estimate for China of 0.66% (0.39%,1.33%), again with an increasing profile with age. Interpretation: These early estimates give an indication of the fatality ratio across the spectrum of COVID-19 disease and demonstrate a strong age-gradient in risk.\n\n### Competing Interest Statement\n\nThe authors have declared no competing interest.\n\n### Funding Statement\n\nThis work was supported by Centre funding from the UK Medical Research Council under a concordat with the UK Department for International Development, the NIHR Health Protection Research Unit in Modelling Methodology and the Abdul Latif Jameel Foundation. \n\n### Author Declarations\n\nAll relevant ethical guidelines have been followed; any nece…","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non-dropping-particle":"","parse-names":false,"suffix":""},{"dropping-particle":"","family":"Fu","given":"Han","non-dropping-particle":"","parse-names":false,"suffix":""},{"dropping-particle":"","family":"Dighe","given":"Amy","non-dropping-particle":"","parse-names":false,"suffix":""},{"dropping-particle":"","family":"Griffin","given":"Jamie","non-dropping-particle":"","parse-names":false,"suffix":""},{"dropping-particle":"","family":"Cori","given":"Anne","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ucunuba","given":"Zulma M","non-dropping-particle":"","parse-names":false,"suffix":""},{"dropping-particle":"","family":"Fitzjohn","given":"Rich","non-dropping-particle":"","parse-names":false,"suffix":""},{"dropping-particle":"","family":"Gaythorpe","given":"Katy A M","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van-Elsand","given":"Sabine","non-dropping-particle":"","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youe","non-dropping-particle":"","parse-names":false,"suffix":""},{"dropping-particle":"","family":"Donnelly","given":"Christl","non-dropping-particle":"","parse-names":false,"suffix":""},{"dropping-particle":"","family":"Ghani","given":"Azra","non-dropping-particle":"","parse-names":false,"suffix":""},{"dropping-particle":"","family":"Ferguson","given":"Neil","non-dropping-particle":"","parse-names":false,"suffix":""}],"container-title":"medRxiv","id":"ITEM-1","issued":{"date-parts":[["2020","3","13"]]},"page":"2020.03.09.20033357","publisher":"Cold Spring Harbor Laboratory Press","title":"Estimates of the severity of COVID-19 disease","type":"article-journal"},"uris":["http://www.mendeley.com/documents/?uuid=3fde827f-9f5f-3328-9e19-728e0a513826"]}],"mendeley":{"formattedCitation":"(1)","plainTextFormattedCitation":"(1)","previouslyFormattedCitation":"(1)"},"properties":{"noteIndex":0},"schema":"https://github.com/citation-style-language/schema/raw/master/csl-citation.json"}</w:instrText>
            </w:r>
            <w:r>
              <w:rPr>
                <w:lang w:val="en-GB"/>
              </w:rPr>
              <w:fldChar w:fldCharType="separate"/>
            </w:r>
            <w:r w:rsidRPr="00D650E9">
              <w:rPr>
                <w:noProof/>
                <w:lang w:val="en-GB"/>
              </w:rPr>
              <w:t>(1)</w:t>
            </w:r>
            <w:r>
              <w:rPr>
                <w:lang w:val="en-GB"/>
              </w:rPr>
              <w:fldChar w:fldCharType="end"/>
            </w:r>
            <w:r w:rsidR="00445061">
              <w:rPr>
                <w:lang w:val="en-GB"/>
              </w:rPr>
              <w:t xml:space="preserve"> (China only)</w:t>
            </w:r>
          </w:p>
        </w:tc>
      </w:tr>
      <w:tr w:rsidR="00D650E9" w14:paraId="35D597E7" w14:textId="77777777" w:rsidTr="00D650E9">
        <w:tc>
          <w:tcPr>
            <w:tcW w:w="4508" w:type="dxa"/>
          </w:tcPr>
          <w:p w14:paraId="4DA5E772" w14:textId="77777777" w:rsidR="00D650E9" w:rsidRDefault="00D650E9" w:rsidP="00D650E9">
            <w:pPr>
              <w:rPr>
                <w:lang w:val="en-GB"/>
              </w:rPr>
            </w:pPr>
          </w:p>
        </w:tc>
        <w:tc>
          <w:tcPr>
            <w:tcW w:w="4508" w:type="dxa"/>
          </w:tcPr>
          <w:p w14:paraId="70ACF23A" w14:textId="77777777" w:rsidR="00D650E9" w:rsidRDefault="00D650E9" w:rsidP="00D650E9">
            <w:pPr>
              <w:rPr>
                <w:lang w:val="en-GB"/>
              </w:rPr>
            </w:pPr>
          </w:p>
        </w:tc>
      </w:tr>
      <w:tr w:rsidR="00D650E9" w14:paraId="4F7CAEA0" w14:textId="77777777" w:rsidTr="00D650E9">
        <w:tc>
          <w:tcPr>
            <w:tcW w:w="4508" w:type="dxa"/>
          </w:tcPr>
          <w:p w14:paraId="5E314412" w14:textId="77777777" w:rsidR="00D650E9" w:rsidRDefault="00D650E9" w:rsidP="00D650E9">
            <w:pPr>
              <w:rPr>
                <w:lang w:val="en-GB"/>
              </w:rPr>
            </w:pPr>
          </w:p>
        </w:tc>
        <w:tc>
          <w:tcPr>
            <w:tcW w:w="4508" w:type="dxa"/>
          </w:tcPr>
          <w:p w14:paraId="230D4780" w14:textId="77777777" w:rsidR="00D650E9" w:rsidRDefault="00D650E9" w:rsidP="00D650E9">
            <w:pPr>
              <w:rPr>
                <w:lang w:val="en-GB"/>
              </w:rPr>
            </w:pPr>
          </w:p>
        </w:tc>
      </w:tr>
      <w:tr w:rsidR="00D650E9" w14:paraId="5D5CD104" w14:textId="77777777" w:rsidTr="00D650E9">
        <w:tc>
          <w:tcPr>
            <w:tcW w:w="4508" w:type="dxa"/>
          </w:tcPr>
          <w:p w14:paraId="7D4401A5" w14:textId="77777777" w:rsidR="00D650E9" w:rsidRDefault="00D650E9" w:rsidP="00D650E9">
            <w:pPr>
              <w:rPr>
                <w:lang w:val="en-GB"/>
              </w:rPr>
            </w:pPr>
          </w:p>
        </w:tc>
        <w:tc>
          <w:tcPr>
            <w:tcW w:w="4508" w:type="dxa"/>
          </w:tcPr>
          <w:p w14:paraId="350008C2" w14:textId="77777777" w:rsidR="00D650E9" w:rsidRDefault="00D650E9" w:rsidP="00D650E9">
            <w:pPr>
              <w:rPr>
                <w:lang w:val="en-GB"/>
              </w:rPr>
            </w:pPr>
          </w:p>
        </w:tc>
      </w:tr>
      <w:tr w:rsidR="00D650E9" w14:paraId="6881E042" w14:textId="77777777" w:rsidTr="00D650E9">
        <w:tc>
          <w:tcPr>
            <w:tcW w:w="4508" w:type="dxa"/>
          </w:tcPr>
          <w:p w14:paraId="4CCB7ECA" w14:textId="77777777" w:rsidR="00D650E9" w:rsidRDefault="00D650E9" w:rsidP="00D650E9">
            <w:pPr>
              <w:rPr>
                <w:lang w:val="en-GB"/>
              </w:rPr>
            </w:pPr>
          </w:p>
        </w:tc>
        <w:tc>
          <w:tcPr>
            <w:tcW w:w="4508" w:type="dxa"/>
          </w:tcPr>
          <w:p w14:paraId="35CBDA49" w14:textId="77777777" w:rsidR="00D650E9" w:rsidRDefault="00D650E9" w:rsidP="00D650E9">
            <w:pPr>
              <w:rPr>
                <w:lang w:val="en-GB"/>
              </w:rPr>
            </w:pPr>
          </w:p>
        </w:tc>
      </w:tr>
      <w:tr w:rsidR="00D650E9" w14:paraId="68E98D5C" w14:textId="77777777" w:rsidTr="00D650E9">
        <w:tc>
          <w:tcPr>
            <w:tcW w:w="4508" w:type="dxa"/>
          </w:tcPr>
          <w:p w14:paraId="59853797" w14:textId="77777777" w:rsidR="00D650E9" w:rsidRDefault="00D650E9" w:rsidP="00D650E9">
            <w:pPr>
              <w:rPr>
                <w:lang w:val="en-GB"/>
              </w:rPr>
            </w:pPr>
          </w:p>
        </w:tc>
        <w:tc>
          <w:tcPr>
            <w:tcW w:w="4508" w:type="dxa"/>
          </w:tcPr>
          <w:p w14:paraId="66B2801C" w14:textId="77777777" w:rsidR="00D650E9" w:rsidRDefault="00D650E9" w:rsidP="00D650E9">
            <w:pPr>
              <w:rPr>
                <w:lang w:val="en-GB"/>
              </w:rPr>
            </w:pPr>
          </w:p>
        </w:tc>
      </w:tr>
      <w:tr w:rsidR="00D650E9" w14:paraId="1DF5F350" w14:textId="77777777" w:rsidTr="00D650E9">
        <w:tc>
          <w:tcPr>
            <w:tcW w:w="4508" w:type="dxa"/>
          </w:tcPr>
          <w:p w14:paraId="62E0DE6F" w14:textId="77777777" w:rsidR="00D650E9" w:rsidRDefault="00D650E9" w:rsidP="00D650E9">
            <w:pPr>
              <w:rPr>
                <w:lang w:val="en-GB"/>
              </w:rPr>
            </w:pPr>
          </w:p>
        </w:tc>
        <w:tc>
          <w:tcPr>
            <w:tcW w:w="4508" w:type="dxa"/>
          </w:tcPr>
          <w:p w14:paraId="67C22442" w14:textId="77777777" w:rsidR="00D650E9" w:rsidRDefault="00D650E9" w:rsidP="00D650E9">
            <w:pPr>
              <w:rPr>
                <w:lang w:val="en-GB"/>
              </w:rPr>
            </w:pPr>
          </w:p>
        </w:tc>
      </w:tr>
      <w:tr w:rsidR="00D650E9" w14:paraId="7568A751" w14:textId="77777777" w:rsidTr="00D650E9">
        <w:tc>
          <w:tcPr>
            <w:tcW w:w="4508" w:type="dxa"/>
          </w:tcPr>
          <w:p w14:paraId="7F83F6C9" w14:textId="77777777" w:rsidR="00D650E9" w:rsidRDefault="00D650E9" w:rsidP="00D650E9">
            <w:pPr>
              <w:rPr>
                <w:lang w:val="en-GB"/>
              </w:rPr>
            </w:pPr>
          </w:p>
        </w:tc>
        <w:tc>
          <w:tcPr>
            <w:tcW w:w="4508" w:type="dxa"/>
          </w:tcPr>
          <w:p w14:paraId="049F7C1A" w14:textId="77777777" w:rsidR="00D650E9" w:rsidRDefault="00D650E9" w:rsidP="00D650E9">
            <w:pPr>
              <w:rPr>
                <w:lang w:val="en-GB"/>
              </w:rPr>
            </w:pPr>
          </w:p>
        </w:tc>
      </w:tr>
    </w:tbl>
    <w:p w14:paraId="14487529" w14:textId="0A92005E" w:rsidR="00D650E9" w:rsidRPr="00D650E9" w:rsidRDefault="00D650E9" w:rsidP="00D650E9">
      <w:pPr>
        <w:spacing w:line="240" w:lineRule="auto"/>
        <w:rPr>
          <w:lang w:val="en-GB"/>
        </w:rPr>
      </w:pPr>
      <w:r>
        <w:rPr>
          <w:lang w:val="en-GB"/>
        </w:rPr>
        <w:br/>
      </w:r>
    </w:p>
    <w:p w14:paraId="044082EB" w14:textId="7EF765C1" w:rsidR="006B3064" w:rsidRPr="006B3064" w:rsidRDefault="006B3064" w:rsidP="006B3064">
      <w:pPr>
        <w:widowControl w:val="0"/>
        <w:autoSpaceDE w:val="0"/>
        <w:autoSpaceDN w:val="0"/>
        <w:adjustRightInd w:val="0"/>
        <w:spacing w:line="240" w:lineRule="auto"/>
        <w:ind w:left="640" w:hanging="640"/>
        <w:rPr>
          <w:rFonts w:ascii="Calibri" w:hAnsi="Calibri"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Pr="006B3064">
        <w:rPr>
          <w:rFonts w:ascii="Calibri" w:hAnsi="Calibri" w:cs="Calibri"/>
          <w:noProof/>
          <w:szCs w:val="24"/>
        </w:rPr>
        <w:t xml:space="preserve">1. </w:t>
      </w:r>
      <w:r w:rsidRPr="006B3064">
        <w:rPr>
          <w:rFonts w:ascii="Calibri" w:hAnsi="Calibri" w:cs="Calibri"/>
          <w:noProof/>
          <w:szCs w:val="24"/>
        </w:rPr>
        <w:tab/>
        <w:t xml:space="preserve">Verity R, Okell LC, Dorigatti I, Winskill P, Whittaker C, Imai N, et al. Estimates of the severity of COVID-19 disease. medRxiv. 2020 Mar 13;2020.03.09.20033357. </w:t>
      </w:r>
    </w:p>
    <w:p w14:paraId="5BBD7D31" w14:textId="0E055E18" w:rsidR="00D650E9" w:rsidRPr="00D650E9" w:rsidRDefault="006B3064" w:rsidP="00D650E9">
      <w:pPr>
        <w:spacing w:line="240" w:lineRule="auto"/>
        <w:rPr>
          <w:lang w:val="en-GB"/>
        </w:rPr>
      </w:pPr>
      <w:r>
        <w:rPr>
          <w:lang w:val="en-GB"/>
        </w:rPr>
        <w:fldChar w:fldCharType="end"/>
      </w:r>
      <w:bookmarkStart w:id="0" w:name="_GoBack"/>
      <w:bookmarkEnd w:id="0"/>
    </w:p>
    <w:sectPr w:rsidR="00D650E9" w:rsidRPr="00D650E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D1B95"/>
    <w:multiLevelType w:val="hybridMultilevel"/>
    <w:tmpl w:val="494ECBE2"/>
    <w:lvl w:ilvl="0" w:tplc="F43408A6">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3A951897"/>
    <w:multiLevelType w:val="hybridMultilevel"/>
    <w:tmpl w:val="E4DA1524"/>
    <w:lvl w:ilvl="0" w:tplc="706C68E0">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50E9"/>
    <w:rsid w:val="00445061"/>
    <w:rsid w:val="005E1E5B"/>
    <w:rsid w:val="006B3064"/>
    <w:rsid w:val="008641CD"/>
    <w:rsid w:val="00A03E7B"/>
    <w:rsid w:val="00D650E9"/>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6993D"/>
  <w15:chartTrackingRefBased/>
  <w15:docId w15:val="{D4279804-34E7-4007-B9C4-A209DDBE1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50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50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50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50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50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50E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D650E9"/>
    <w:pPr>
      <w:ind w:left="720"/>
      <w:contextualSpacing/>
    </w:pPr>
  </w:style>
  <w:style w:type="table" w:styleId="TableGrid">
    <w:name w:val="Table Grid"/>
    <w:basedOn w:val="TableNormal"/>
    <w:uiPriority w:val="39"/>
    <w:rsid w:val="00D650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84113-8946-4C8D-9018-1FA7944A3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4325</Words>
  <Characters>2465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rthe smit</dc:creator>
  <cp:keywords/>
  <dc:description/>
  <cp:lastModifiedBy>myrthe smit</cp:lastModifiedBy>
  <cp:revision>4</cp:revision>
  <dcterms:created xsi:type="dcterms:W3CDTF">2020-03-31T19:30:00Z</dcterms:created>
  <dcterms:modified xsi:type="dcterms:W3CDTF">2020-03-3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3c53711-7e90-392b-bd1b-ebd284ddc735</vt:lpwstr>
  </property>
  <property fmtid="{D5CDD505-2E9C-101B-9397-08002B2CF9AE}" pid="24" name="Mendeley Citation Style_1">
    <vt:lpwstr>http://www.zotero.org/styles/vancouver</vt:lpwstr>
  </property>
</Properties>
</file>